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30A425CD"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r w:rsidR="00F651EC">
        <w:rPr>
          <w:rFonts w:ascii="Times New Roman" w:hAnsi="Times New Roman" w:cs="Times New Roman"/>
          <w:b/>
          <w:bCs/>
          <w:sz w:val="28"/>
          <w:szCs w:val="28"/>
        </w:rPr>
        <w:t xml:space="preserve"> 2 – </w:t>
      </w:r>
      <w:bookmarkStart w:id="0" w:name="_Hlk114843445"/>
      <w:r w:rsidR="00F651EC">
        <w:rPr>
          <w:rFonts w:ascii="Times New Roman" w:hAnsi="Times New Roman" w:cs="Times New Roman"/>
          <w:b/>
          <w:bCs/>
          <w:sz w:val="28"/>
          <w:szCs w:val="28"/>
        </w:rPr>
        <w:t>Free Mg</w:t>
      </w:r>
      <w:r w:rsidR="00F651EC" w:rsidRPr="00F651EC">
        <w:rPr>
          <w:rFonts w:ascii="Times New Roman" w:hAnsi="Times New Roman" w:cs="Times New Roman"/>
          <w:b/>
          <w:bCs/>
          <w:sz w:val="28"/>
          <w:szCs w:val="28"/>
          <w:vertAlign w:val="superscript"/>
        </w:rPr>
        <w:t>2+</w:t>
      </w:r>
      <w:r w:rsidR="00F651EC">
        <w:rPr>
          <w:rFonts w:ascii="Times New Roman" w:hAnsi="Times New Roman" w:cs="Times New Roman"/>
          <w:b/>
          <w:bCs/>
          <w:sz w:val="28"/>
          <w:szCs w:val="28"/>
        </w:rPr>
        <w:t xml:space="preserve"> concentration error analysis</w:t>
      </w:r>
      <w:bookmarkEnd w:id="0"/>
    </w:p>
    <w:p w14:paraId="5425983D" w14:textId="445A7CE9"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855F64">
        <w:rPr>
          <w:rFonts w:ascii="Times New Roman" w:hAnsi="Times New Roman" w:cs="Times New Roman"/>
          <w:b w:val="0"/>
          <w:sz w:val="36"/>
          <w:szCs w:val="36"/>
        </w:rPr>
        <w:t>Thermodynamic</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w:t>
      </w:r>
      <w:r w:rsidR="00855F64">
        <w:rPr>
          <w:rFonts w:ascii="Times New Roman" w:eastAsia="Times New Roman" w:hAnsi="Times New Roman" w:cs="Times New Roman"/>
          <w:b w:val="0"/>
          <w:sz w:val="36"/>
          <w:szCs w:val="36"/>
        </w:rPr>
        <w:br/>
        <w:t>Strengthens</w:t>
      </w:r>
      <w:r w:rsidR="00722032">
        <w:rPr>
          <w:rFonts w:ascii="Times New Roman" w:eastAsia="Times New Roman" w:hAnsi="Times New Roman" w:cs="Times New Roman"/>
          <w:b w:val="0"/>
          <w:sz w:val="36"/>
          <w:szCs w:val="36"/>
        </w:rPr>
        <w:t xml:space="preserve">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4AEB3F9" w:rsidR="00E378C0" w:rsidRDefault="003F1102" w:rsidP="00634B25">
      <w:pPr>
        <w:pStyle w:val="Standard"/>
        <w:jc w:val="center"/>
      </w:pPr>
      <w:r>
        <w:rPr>
          <w:rFonts w:ascii="Times New Roman" w:hAnsi="Times New Roman" w:cs="Times New Roman"/>
          <w:sz w:val="28"/>
        </w:rPr>
        <w:t>Jacob P. Sieg</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rPr>
        <w:t xml:space="preserve"> </w:t>
      </w:r>
      <w:r w:rsidR="00E03863">
        <w:rPr>
          <w:rFonts w:ascii="Times New Roman" w:hAnsi="Times New Roman" w:cs="Times New Roman"/>
          <w:sz w:val="28"/>
        </w:rPr>
        <w:t xml:space="preserve">Lauren </w:t>
      </w:r>
      <w:r w:rsidR="00143831">
        <w:rPr>
          <w:rFonts w:ascii="Times New Roman" w:hAnsi="Times New Roman" w:cs="Times New Roman"/>
          <w:sz w:val="28"/>
        </w:rPr>
        <w:t xml:space="preserve">N. </w:t>
      </w:r>
      <w:r w:rsidR="00E03863">
        <w:rPr>
          <w:rFonts w:ascii="Times New Roman" w:hAnsi="Times New Roman" w:cs="Times New Roman"/>
          <w:sz w:val="28"/>
        </w:rPr>
        <w:t>McKinley</w:t>
      </w:r>
      <w:r w:rsidR="00BE3726">
        <w:rPr>
          <w:rFonts w:ascii="Times New Roman" w:hAnsi="Times New Roman" w:cs="Times New Roman"/>
          <w:sz w:val="28"/>
          <w:vertAlign w:val="superscript"/>
        </w:rPr>
        <w:t>1,2</w:t>
      </w:r>
      <w:r w:rsidR="00E03863">
        <w:rPr>
          <w:rFonts w:ascii="Times New Roman" w:hAnsi="Times New Roman" w:cs="Times New Roman"/>
          <w:sz w:val="28"/>
        </w:rPr>
        <w:t xml:space="preserve">, Melanie </w:t>
      </w:r>
      <w:r w:rsidR="008C7A54">
        <w:rPr>
          <w:rFonts w:ascii="Times New Roman" w:hAnsi="Times New Roman" w:cs="Times New Roman"/>
          <w:sz w:val="28"/>
        </w:rPr>
        <w:t xml:space="preserve">J. </w:t>
      </w:r>
      <w:r w:rsidR="00E03863">
        <w:rPr>
          <w:rFonts w:ascii="Times New Roman" w:hAnsi="Times New Roman" w:cs="Times New Roman"/>
          <w:sz w:val="28"/>
        </w:rPr>
        <w:t>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1FA16F67" w:rsidR="00664656" w:rsidRDefault="00664656" w:rsidP="004D5418">
      <w:pPr>
        <w:pStyle w:val="Standard"/>
        <w:jc w:val="both"/>
        <w:rPr>
          <w:rFonts w:ascii="Times New Roman" w:hAnsi="Times New Roman" w:cs="Times New Roman"/>
        </w:rPr>
      </w:pPr>
      <w:r>
        <w:rPr>
          <w:rFonts w:ascii="Times New Roman" w:hAnsi="Times New Roman" w:cs="Times New Roman"/>
        </w:rPr>
        <w:t>Melanie Huo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p w14:paraId="67E33431" w14:textId="6512C236" w:rsidR="00AA10FF" w:rsidRPr="00401702" w:rsidRDefault="00AA10FF" w:rsidP="00E7084B">
      <w:pPr>
        <w:spacing w:after="120"/>
        <w:rPr>
          <w:rFonts w:ascii="Times New Roman" w:hAnsi="Times New Roman" w:cs="Times New Roman"/>
          <w:i/>
          <w:iCs/>
          <w:sz w:val="24"/>
          <w:szCs w:val="24"/>
        </w:rPr>
      </w:pPr>
      <w:r w:rsidRPr="00401702">
        <w:rPr>
          <w:rFonts w:ascii="Times New Roman" w:hAnsi="Times New Roman" w:cs="Times New Roman"/>
          <w:i/>
          <w:iCs/>
          <w:sz w:val="24"/>
          <w:szCs w:val="24"/>
        </w:rPr>
        <w:lastRenderedPageBreak/>
        <w:t>Free Mg</w:t>
      </w:r>
      <w:r w:rsidRPr="00401702">
        <w:rPr>
          <w:rFonts w:ascii="Times New Roman" w:hAnsi="Times New Roman" w:cs="Times New Roman"/>
          <w:i/>
          <w:iCs/>
          <w:sz w:val="24"/>
          <w:szCs w:val="24"/>
          <w:vertAlign w:val="superscript"/>
        </w:rPr>
        <w:t>2+</w:t>
      </w:r>
      <w:r w:rsidRPr="00401702">
        <w:rPr>
          <w:rFonts w:ascii="Times New Roman" w:hAnsi="Times New Roman" w:cs="Times New Roman"/>
          <w:i/>
          <w:iCs/>
          <w:sz w:val="24"/>
          <w:szCs w:val="24"/>
        </w:rPr>
        <w:t xml:space="preserve"> concentration error analysis</w:t>
      </w:r>
    </w:p>
    <w:p w14:paraId="0B7B3EA2" w14:textId="471E29C7" w:rsidR="00AA10FF" w:rsidRPr="00E7084B" w:rsidRDefault="00AA10FF"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 xml:space="preserve">It is </w:t>
      </w:r>
      <w:r w:rsidR="009E7F14" w:rsidRPr="00E7084B">
        <w:rPr>
          <w:rFonts w:ascii="Times New Roman" w:hAnsi="Times New Roman" w:cs="Times New Roman"/>
          <w:sz w:val="24"/>
          <w:szCs w:val="24"/>
        </w:rPr>
        <w:t>important to understand the error of the free Mg</w:t>
      </w:r>
      <w:r w:rsidR="009E7F14" w:rsidRPr="00E7084B">
        <w:rPr>
          <w:rFonts w:ascii="Times New Roman" w:hAnsi="Times New Roman" w:cs="Times New Roman"/>
          <w:sz w:val="24"/>
          <w:szCs w:val="24"/>
          <w:vertAlign w:val="superscript"/>
        </w:rPr>
        <w:t>2+</w:t>
      </w:r>
      <w:r w:rsidR="009E7F14" w:rsidRPr="00E7084B">
        <w:rPr>
          <w:rFonts w:ascii="Times New Roman" w:hAnsi="Times New Roman" w:cs="Times New Roman"/>
          <w:sz w:val="24"/>
          <w:szCs w:val="24"/>
        </w:rPr>
        <w:t xml:space="preserve"> </w:t>
      </w:r>
      <w:r w:rsidRPr="00E7084B">
        <w:rPr>
          <w:rFonts w:ascii="Times New Roman" w:hAnsi="Times New Roman" w:cs="Times New Roman"/>
          <w:sz w:val="24"/>
          <w:szCs w:val="24"/>
        </w:rPr>
        <w:t xml:space="preserve">concentration </w:t>
      </w:r>
      <w:r w:rsidR="009E7F14" w:rsidRPr="00E7084B">
        <w:rPr>
          <w:rFonts w:ascii="Times New Roman" w:hAnsi="Times New Roman" w:cs="Times New Roman"/>
          <w:sz w:val="24"/>
          <w:szCs w:val="24"/>
        </w:rPr>
        <w:t>and the impact of such errors on RNA stability</w:t>
      </w:r>
      <w:r w:rsidRPr="00E7084B">
        <w:rPr>
          <w:rFonts w:ascii="Times New Roman" w:hAnsi="Times New Roman" w:cs="Times New Roman"/>
          <w:sz w:val="24"/>
          <w:szCs w:val="24"/>
        </w:rPr>
        <w:t xml:space="preserve"> to properly </w:t>
      </w:r>
      <w:r w:rsidR="00401702" w:rsidRPr="00E7084B">
        <w:rPr>
          <w:rFonts w:ascii="Times New Roman" w:hAnsi="Times New Roman" w:cs="Times New Roman"/>
          <w:sz w:val="24"/>
          <w:szCs w:val="24"/>
        </w:rPr>
        <w:t>assess</w:t>
      </w:r>
      <w:r w:rsidRPr="00E7084B">
        <w:rPr>
          <w:rFonts w:ascii="Times New Roman" w:hAnsi="Times New Roman" w:cs="Times New Roman"/>
          <w:sz w:val="24"/>
          <w:szCs w:val="24"/>
        </w:rPr>
        <w:t xml:space="preserve"> the results presented in the main text. In this section, we first analyze the precision of the free Mg</w:t>
      </w:r>
      <w:r w:rsidRPr="00401702">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determination using HQS, then provide a conservative estimate for the true uncertainty of the free Mg2+ </w:t>
      </w:r>
      <w:r w:rsidR="00E7084B" w:rsidRPr="00E7084B">
        <w:rPr>
          <w:rFonts w:ascii="Times New Roman" w:hAnsi="Times New Roman" w:cs="Times New Roman"/>
          <w:sz w:val="24"/>
          <w:szCs w:val="24"/>
        </w:rPr>
        <w:t>in artificial cytoplasm. Lastly, we consider if errors in the free Mg</w:t>
      </w:r>
      <w:r w:rsidR="00E7084B" w:rsidRPr="00401702">
        <w:rPr>
          <w:rFonts w:ascii="Times New Roman" w:hAnsi="Times New Roman" w:cs="Times New Roman"/>
          <w:sz w:val="24"/>
          <w:szCs w:val="24"/>
          <w:vertAlign w:val="superscript"/>
        </w:rPr>
        <w:t>2+</w:t>
      </w:r>
      <w:r w:rsidR="00E7084B" w:rsidRPr="00E7084B">
        <w:rPr>
          <w:rFonts w:ascii="Times New Roman" w:hAnsi="Times New Roman" w:cs="Times New Roman"/>
          <w:sz w:val="24"/>
          <w:szCs w:val="24"/>
        </w:rPr>
        <w:t xml:space="preserve"> concentration could explain the results presented in the main text.</w:t>
      </w:r>
    </w:p>
    <w:p w14:paraId="7A8A5672" w14:textId="3C2C45C1" w:rsidR="009E7F14" w:rsidRPr="00401702" w:rsidRDefault="009E7F14"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range of 0.5 to 3.0 mM is within the linear range of the HQS calibration curve (</w:t>
      </w:r>
      <w:r w:rsidR="00401702">
        <w:rPr>
          <w:rFonts w:ascii="Times New Roman" w:hAnsi="Times New Roman" w:cs="Times New Roman"/>
          <w:sz w:val="24"/>
          <w:szCs w:val="24"/>
        </w:rPr>
        <w:t>SI2 Figure 1A</w:t>
      </w:r>
      <w:r w:rsidRPr="00E7084B">
        <w:rPr>
          <w:rFonts w:ascii="Times New Roman" w:hAnsi="Times New Roman" w:cs="Times New Roman"/>
          <w:sz w:val="24"/>
          <w:szCs w:val="24"/>
        </w:rPr>
        <w:t>). Propagation of the errors from the calibration curve fit used to determine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indicate that errors are minimized in 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range, less than 5% of the calculated value (</w:t>
      </w:r>
      <w:r w:rsidR="00401702">
        <w:rPr>
          <w:rFonts w:ascii="Times New Roman" w:hAnsi="Times New Roman" w:cs="Times New Roman"/>
          <w:sz w:val="24"/>
          <w:szCs w:val="24"/>
        </w:rPr>
        <w:t>SI2 Figure 1</w:t>
      </w:r>
      <w:r w:rsidR="00401702">
        <w:rPr>
          <w:rFonts w:ascii="Times New Roman" w:hAnsi="Times New Roman" w:cs="Times New Roman"/>
          <w:sz w:val="24"/>
          <w:szCs w:val="24"/>
        </w:rPr>
        <w:t>B</w:t>
      </w:r>
      <w:r w:rsidRPr="00E7084B">
        <w:rPr>
          <w:rFonts w:ascii="Times New Roman" w:hAnsi="Times New Roman" w:cs="Times New Roman"/>
          <w:sz w:val="24"/>
          <w:szCs w:val="24"/>
        </w:rPr>
        <w:t>). The HQS assay is less precise outside of this range of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s, because large changes in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s only lead to small changes in HQS emission</w:t>
      </w:r>
      <w:r w:rsidR="00401702">
        <w:rPr>
          <w:rFonts w:ascii="Times New Roman" w:hAnsi="Times New Roman" w:cs="Times New Roman"/>
          <w:sz w:val="24"/>
          <w:szCs w:val="24"/>
        </w:rPr>
        <w:t>. For example, in the absence of free chelators, 200 mM Mg</w:t>
      </w:r>
      <w:r w:rsidR="00401702" w:rsidRPr="00401702">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produces the same fluorescence emission as 100 mM Mg</w:t>
      </w:r>
      <w:r w:rsidR="00401702" w:rsidRPr="00401702">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because HQS is already almost completely bound at 200 mM Mg</w:t>
      </w:r>
      <w:r w:rsidR="00401702" w:rsidRPr="00401702">
        <w:rPr>
          <w:rFonts w:ascii="Times New Roman" w:hAnsi="Times New Roman" w:cs="Times New Roman"/>
          <w:sz w:val="24"/>
          <w:szCs w:val="24"/>
          <w:vertAlign w:val="superscript"/>
        </w:rPr>
        <w:t>2+</w:t>
      </w:r>
      <w:r w:rsidR="00401702">
        <w:rPr>
          <w:rFonts w:ascii="Times New Roman" w:hAnsi="Times New Roman" w:cs="Times New Roman"/>
          <w:sz w:val="24"/>
          <w:szCs w:val="24"/>
        </w:rPr>
        <w:t>. Thus, the HQS assay is precise, with an uncertainty less than 5% of measured free Mg</w:t>
      </w:r>
      <w:r w:rsidR="00401702" w:rsidRPr="00A330B8">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concentration</w:t>
      </w:r>
      <w:r w:rsidR="00A330B8">
        <w:rPr>
          <w:rFonts w:ascii="Times New Roman" w:hAnsi="Times New Roman" w:cs="Times New Roman"/>
          <w:sz w:val="24"/>
          <w:szCs w:val="24"/>
        </w:rPr>
        <w:t xml:space="preserve">, </w:t>
      </w:r>
      <w:r w:rsidR="00401702">
        <w:rPr>
          <w:rFonts w:ascii="Times New Roman" w:hAnsi="Times New Roman" w:cs="Times New Roman"/>
          <w:sz w:val="24"/>
          <w:szCs w:val="24"/>
        </w:rPr>
        <w:t>within the biological free Mg</w:t>
      </w:r>
      <w:r w:rsidR="00401702" w:rsidRPr="00A330B8">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range but no</w:t>
      </w:r>
      <w:r w:rsidR="00A330B8">
        <w:rPr>
          <w:rFonts w:ascii="Times New Roman" w:hAnsi="Times New Roman" w:cs="Times New Roman"/>
          <w:sz w:val="24"/>
          <w:szCs w:val="24"/>
        </w:rPr>
        <w:t>t outside of it.</w:t>
      </w:r>
    </w:p>
    <w:p w14:paraId="75D01B9D" w14:textId="40D82405" w:rsidR="00AA10FF" w:rsidRPr="00E7084B" w:rsidRDefault="00AA10FF"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It may appear that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is changing rapidly with the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near 2 mM free Mg2+ in Figure 1E because there is almost no change at lower total concentrations and the linear y-axis/log10 transformed x-axis. </w:t>
      </w:r>
      <w:r w:rsidR="00401702">
        <w:rPr>
          <w:rFonts w:ascii="Times New Roman" w:hAnsi="Times New Roman" w:cs="Times New Roman"/>
          <w:sz w:val="24"/>
          <w:szCs w:val="24"/>
        </w:rPr>
        <w:t>However, t</w:t>
      </w:r>
      <w:r w:rsidRPr="00E7084B">
        <w:rPr>
          <w:rFonts w:ascii="Times New Roman" w:hAnsi="Times New Roman" w:cs="Times New Roman"/>
          <w:sz w:val="24"/>
          <w:szCs w:val="24"/>
        </w:rPr>
        <w:t>he actual slope for this region is not large, at 0.08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for each 1 mM increase in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This buffering is evidence that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is constant near 2 mM</w:t>
      </w:r>
      <w:r w:rsidR="00A330B8">
        <w:rPr>
          <w:rFonts w:ascii="Times New Roman" w:hAnsi="Times New Roman" w:cs="Times New Roman"/>
          <w:sz w:val="24"/>
          <w:szCs w:val="24"/>
        </w:rPr>
        <w:t xml:space="preserve"> given perturbations of the total Mg</w:t>
      </w:r>
      <w:r w:rsidR="00A330B8" w:rsidRPr="00A330B8">
        <w:rPr>
          <w:rFonts w:ascii="Times New Roman" w:hAnsi="Times New Roman" w:cs="Times New Roman"/>
          <w:sz w:val="24"/>
          <w:szCs w:val="24"/>
          <w:vertAlign w:val="superscript"/>
        </w:rPr>
        <w:t>2+</w:t>
      </w:r>
      <w:r w:rsidRPr="00E7084B">
        <w:rPr>
          <w:rFonts w:ascii="Times New Roman" w:hAnsi="Times New Roman" w:cs="Times New Roman"/>
          <w:sz w:val="24"/>
          <w:szCs w:val="24"/>
        </w:rPr>
        <w:t>.</w:t>
      </w:r>
    </w:p>
    <w:p w14:paraId="6B6FAA7B" w14:textId="74361BE1" w:rsidR="009E7F14" w:rsidRPr="00E7084B" w:rsidRDefault="009E7F14"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The true uncertainty for the</w:t>
      </w:r>
      <w:r w:rsidR="00A330B8">
        <w:rPr>
          <w:rFonts w:ascii="Times New Roman" w:hAnsi="Times New Roman" w:cs="Times New Roman"/>
          <w:sz w:val="24"/>
          <w:szCs w:val="24"/>
        </w:rPr>
        <w:t xml:space="preserve"> free</w:t>
      </w:r>
      <w:r w:rsidRPr="00E7084B">
        <w:rPr>
          <w:rFonts w:ascii="Times New Roman" w:hAnsi="Times New Roman" w:cs="Times New Roman"/>
          <w:sz w:val="24"/>
          <w:szCs w:val="24"/>
        </w:rPr>
        <w:t xml:space="preserv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in our experiments is hard to calculate, but 10%, or twice the propagated uncertainty from the fit in 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ange (</w:t>
      </w:r>
      <w:r w:rsidR="008D15A7">
        <w:rPr>
          <w:rFonts w:ascii="Times New Roman" w:hAnsi="Times New Roman" w:cs="Times New Roman"/>
          <w:sz w:val="24"/>
          <w:szCs w:val="24"/>
        </w:rPr>
        <w:t>SI2</w:t>
      </w:r>
      <w:r w:rsidRPr="00E7084B">
        <w:rPr>
          <w:rFonts w:ascii="Times New Roman" w:hAnsi="Times New Roman" w:cs="Times New Roman"/>
          <w:sz w:val="24"/>
          <w:szCs w:val="24"/>
        </w:rPr>
        <w:t xml:space="preserve"> Figure 2B), is a conservative value. At 2 mM, this would be an uncertainty of 0.2 mM</w:t>
      </w:r>
      <w:r w:rsidR="00A330B8">
        <w:rPr>
          <w:rFonts w:ascii="Times New Roman" w:hAnsi="Times New Roman" w:cs="Times New Roman"/>
          <w:sz w:val="24"/>
          <w:szCs w:val="24"/>
        </w:rPr>
        <w:t xml:space="preserve">. A free </w:t>
      </w:r>
      <w:r w:rsidR="00A330B8" w:rsidRPr="00E7084B">
        <w:rPr>
          <w:rFonts w:ascii="Times New Roman" w:hAnsi="Times New Roman" w:cs="Times New Roman"/>
          <w:sz w:val="24"/>
          <w:szCs w:val="24"/>
        </w:rPr>
        <w:t>Mg</w:t>
      </w:r>
      <w:r w:rsidR="00A330B8" w:rsidRPr="00E7084B">
        <w:rPr>
          <w:rFonts w:ascii="Times New Roman" w:hAnsi="Times New Roman" w:cs="Times New Roman"/>
          <w:sz w:val="24"/>
          <w:szCs w:val="24"/>
          <w:vertAlign w:val="superscript"/>
        </w:rPr>
        <w:t>2+</w:t>
      </w:r>
      <w:r w:rsidR="00A330B8" w:rsidRPr="00E7084B">
        <w:rPr>
          <w:rFonts w:ascii="Times New Roman" w:hAnsi="Times New Roman" w:cs="Times New Roman"/>
          <w:sz w:val="24"/>
          <w:szCs w:val="24"/>
        </w:rPr>
        <w:t xml:space="preserve"> concentration</w:t>
      </w:r>
      <w:r w:rsidR="00A330B8">
        <w:rPr>
          <w:rFonts w:ascii="Times New Roman" w:hAnsi="Times New Roman" w:cs="Times New Roman"/>
          <w:sz w:val="24"/>
          <w:szCs w:val="24"/>
        </w:rPr>
        <w:t xml:space="preserve"> </w:t>
      </w:r>
      <w:r w:rsidR="00500455">
        <w:rPr>
          <w:rFonts w:ascii="Times New Roman" w:hAnsi="Times New Roman" w:cs="Times New Roman"/>
          <w:sz w:val="24"/>
          <w:szCs w:val="24"/>
        </w:rPr>
        <w:t xml:space="preserve">error </w:t>
      </w:r>
      <w:r w:rsidR="00A330B8">
        <w:rPr>
          <w:rFonts w:ascii="Times New Roman" w:hAnsi="Times New Roman" w:cs="Times New Roman"/>
          <w:sz w:val="24"/>
          <w:szCs w:val="24"/>
        </w:rPr>
        <w:t>of 0.2 mM</w:t>
      </w:r>
      <w:r w:rsidRPr="00E7084B">
        <w:rPr>
          <w:rFonts w:ascii="Times New Roman" w:hAnsi="Times New Roman" w:cs="Times New Roman"/>
          <w:sz w:val="24"/>
          <w:szCs w:val="24"/>
        </w:rPr>
        <w:t xml:space="preserve"> would require a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w:t>
      </w:r>
      <w:r w:rsidR="00644C8D">
        <w:rPr>
          <w:rFonts w:ascii="Times New Roman" w:hAnsi="Times New Roman" w:cs="Times New Roman"/>
          <w:sz w:val="24"/>
          <w:szCs w:val="24"/>
        </w:rPr>
        <w:t>error</w:t>
      </w:r>
      <w:r w:rsidRPr="00E7084B">
        <w:rPr>
          <w:rFonts w:ascii="Times New Roman" w:hAnsi="Times New Roman" w:cs="Times New Roman"/>
          <w:sz w:val="24"/>
          <w:szCs w:val="24"/>
        </w:rPr>
        <w:t xml:space="preserve"> of 2.5 mM</w:t>
      </w:r>
      <w:r w:rsidR="00A330B8">
        <w:rPr>
          <w:rFonts w:ascii="Times New Roman" w:hAnsi="Times New Roman" w:cs="Times New Roman"/>
          <w:sz w:val="24"/>
          <w:szCs w:val="24"/>
        </w:rPr>
        <w:t>,</w:t>
      </w:r>
      <w:r w:rsidRPr="00E7084B">
        <w:rPr>
          <w:rFonts w:ascii="Times New Roman" w:hAnsi="Times New Roman" w:cs="Times New Roman"/>
          <w:sz w:val="24"/>
          <w:szCs w:val="24"/>
        </w:rPr>
        <w:t xml:space="preserve"> given the buffering of 0.08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for each 1 mM increase in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by Eco80.</w:t>
      </w:r>
    </w:p>
    <w:p w14:paraId="7E9A6569" w14:textId="0B35A3C8" w:rsidR="009E7F14" w:rsidRPr="00E7084B" w:rsidRDefault="009E7F14"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A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error of 0.2 mM is unlikely to impact our results. For example, we applied a tightly bound ion (TBI) theoretical model for mixed Na</w:t>
      </w:r>
      <w:r w:rsidRPr="00E7084B">
        <w:rPr>
          <w:rFonts w:ascii="Times New Roman" w:hAnsi="Times New Roman" w:cs="Times New Roman"/>
          <w:sz w:val="24"/>
          <w:szCs w:val="24"/>
          <w:vertAlign w:val="superscript"/>
        </w:rPr>
        <w:t>+</w:t>
      </w:r>
      <w:r w:rsidRPr="00E7084B">
        <w:rPr>
          <w:rFonts w:ascii="Times New Roman" w:hAnsi="Times New Roman" w:cs="Times New Roman"/>
          <w:sz w:val="24"/>
          <w:szCs w:val="24"/>
        </w:rPr>
        <w:t xml:space="preserve"> and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solutions to calculate the change in free energy (ΔΔG°</w:t>
      </w:r>
      <w:r w:rsidRPr="00E7084B">
        <w:rPr>
          <w:rFonts w:ascii="Times New Roman" w:hAnsi="Times New Roman" w:cs="Times New Roman"/>
          <w:sz w:val="24"/>
          <w:szCs w:val="24"/>
          <w:vertAlign w:val="subscript"/>
        </w:rPr>
        <w:t>37</w:t>
      </w:r>
      <w:r w:rsidRPr="00E7084B">
        <w:rPr>
          <w:rFonts w:ascii="Times New Roman" w:hAnsi="Times New Roman" w:cs="Times New Roman"/>
          <w:sz w:val="24"/>
          <w:szCs w:val="24"/>
        </w:rPr>
        <w:t>) from a 380 mM Na</w:t>
      </w:r>
      <w:r w:rsidRPr="00E7084B">
        <w:rPr>
          <w:rFonts w:ascii="Times New Roman" w:hAnsi="Times New Roman" w:cs="Times New Roman"/>
          <w:sz w:val="24"/>
          <w:szCs w:val="24"/>
          <w:vertAlign w:val="superscript"/>
        </w:rPr>
        <w:t>+</w:t>
      </w:r>
      <w:r w:rsidRPr="00E7084B">
        <w:rPr>
          <w:rFonts w:ascii="Times New Roman" w:hAnsi="Times New Roman" w:cs="Times New Roman"/>
          <w:sz w:val="24"/>
          <w:szCs w:val="24"/>
        </w:rPr>
        <w:t xml:space="preserve"> 2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eference state as a function of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w:t>
      </w:r>
      <w:r w:rsidR="008D15A7">
        <w:rPr>
          <w:rFonts w:ascii="Times New Roman" w:hAnsi="Times New Roman" w:cs="Times New Roman"/>
          <w:sz w:val="24"/>
          <w:szCs w:val="24"/>
        </w:rPr>
        <w:t>SI2</w:t>
      </w:r>
      <w:r w:rsidRPr="00E7084B">
        <w:rPr>
          <w:rFonts w:ascii="Times New Roman" w:hAnsi="Times New Roman" w:cs="Times New Roman"/>
          <w:sz w:val="24"/>
          <w:szCs w:val="24"/>
        </w:rPr>
        <w:t xml:space="preserve"> Figure </w:t>
      </w:r>
      <w:r w:rsidR="008D15A7">
        <w:rPr>
          <w:rFonts w:ascii="Times New Roman" w:hAnsi="Times New Roman" w:cs="Times New Roman"/>
          <w:sz w:val="24"/>
          <w:szCs w:val="24"/>
        </w:rPr>
        <w:t>1C</w:t>
      </w:r>
      <w:r w:rsidRPr="00E7084B">
        <w:rPr>
          <w:rFonts w:ascii="Times New Roman" w:hAnsi="Times New Roman" w:cs="Times New Roman"/>
          <w:sz w:val="24"/>
          <w:szCs w:val="24"/>
        </w:rPr>
        <w:t>).</w:t>
      </w:r>
      <w:r w:rsidRPr="00E7084B">
        <w:rPr>
          <w:rFonts w:ascii="Times New Roman" w:hAnsi="Times New Roman" w:cs="Times New Roman"/>
          <w:sz w:val="24"/>
          <w:szCs w:val="24"/>
        </w:rPr>
        <w:fldChar w:fldCharType="begin"/>
      </w:r>
      <w:r w:rsidRPr="00E7084B">
        <w:rPr>
          <w:rFonts w:ascii="Times New Roman" w:hAnsi="Times New Roman" w:cs="Times New Roman"/>
          <w:sz w:val="24"/>
          <w:szCs w:val="24"/>
        </w:rPr>
        <w:instrText xml:space="preserve"> ADDIN ZOTERO_ITEM CSL_CITATION {"citationID":"hD4GLSB4","properties":{"formattedCitation":"\\super 1\\nosupersub{}","plainCitation":"1","noteIndex":0},"citationItems":[{"id":2298,"uris":["http://zotero.org/users/4485201/items/U7CD4XAG"],"itemData":{"id":2298,"type":"article-journal","abstract":"A recently developed tightly bound ion model can account for the correlation and fluctuation (i.e., different binding modes) of bound ions. However, the model cannot treat mixed ion solutions, which are physiologically relevant and biologically significant, and the model was based on B-DNA helices and thus cannot directly treat RNA helices. In the present study, we investigate the effects of ion correlation and fluctuation on the thermodynamic stability of finite length RNA helices immersed in a mixed solution of monovalent and divalent ions. Experimental comparisons demonstrate that the model gives improved predictions over the Poisson-Boltzmann theory, which has been found to underestimate the roles of multivalent ions such as Mg2+ in stabilizing DNA and RNA helices. The tightly bound ion model makes quantitative predictions on how the Na+-Mg2+ competition determines helix stability and its helix length-dependence. In addition, the model gives empirical formulas for the thermodynamic parameters as functions of Na+/Mg2+ concentrations and helix length. Such formulas can be quite useful for practical applications.","container-title":"Biophysical Journal","DOI":"10.1529/biophysj.106.100388","ISSN":"0006-3495","issue":"10","journalAbbreviation":"Biophys J","note":"PMID: 17325014\nPMCID: PMC1853146","page":"3615-3632","source":"PubMed Central","title":"RNA Helix Stability in Mixed Na+/Mg2+ Solution","volume":"92","author":[{"family":"Tan","given":"Zhi-Jie"},{"family":"Chen","given":"Shi-Jie"}],"issued":{"date-parts":[["2007",5,15]]}}}],"schema":"https://github.com/citation-style-language/schema/raw/master/csl-citation.json"} </w:instrText>
      </w:r>
      <w:r w:rsidRPr="00E7084B">
        <w:rPr>
          <w:rFonts w:ascii="Times New Roman" w:hAnsi="Times New Roman" w:cs="Times New Roman"/>
          <w:sz w:val="24"/>
          <w:szCs w:val="24"/>
        </w:rPr>
        <w:fldChar w:fldCharType="separate"/>
      </w:r>
      <w:r w:rsidRPr="00E7084B">
        <w:rPr>
          <w:rFonts w:ascii="Times New Roman" w:hAnsi="Times New Roman" w:cs="Times New Roman"/>
          <w:sz w:val="24"/>
          <w:szCs w:val="24"/>
          <w:vertAlign w:val="superscript"/>
        </w:rPr>
        <w:t>1</w:t>
      </w:r>
      <w:r w:rsidRPr="00E7084B">
        <w:rPr>
          <w:rFonts w:ascii="Times New Roman" w:hAnsi="Times New Roman" w:cs="Times New Roman"/>
          <w:sz w:val="24"/>
          <w:szCs w:val="24"/>
        </w:rPr>
        <w:fldChar w:fldCharType="end"/>
      </w:r>
      <w:r w:rsidRPr="00E7084B">
        <w:rPr>
          <w:rFonts w:ascii="Times New Roman" w:hAnsi="Times New Roman" w:cs="Times New Roman"/>
          <w:sz w:val="24"/>
          <w:szCs w:val="24"/>
        </w:rPr>
        <w:t xml:space="preserve"> Accordingly, errors in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are unlikely to cause the free energy changes we observed in Figure 2, </w:t>
      </w:r>
      <w:r w:rsidR="00A330B8" w:rsidRPr="00E7084B">
        <w:rPr>
          <w:rFonts w:ascii="Times New Roman" w:hAnsi="Times New Roman" w:cs="Times New Roman"/>
          <w:sz w:val="24"/>
          <w:szCs w:val="24"/>
        </w:rPr>
        <w:t>notably</w:t>
      </w:r>
      <w:r w:rsidRPr="00E7084B">
        <w:rPr>
          <w:rFonts w:ascii="Times New Roman" w:hAnsi="Times New Roman" w:cs="Times New Roman"/>
          <w:sz w:val="24"/>
          <w:szCs w:val="24"/>
        </w:rPr>
        <w:t>,</w:t>
      </w:r>
      <w:r w:rsidR="00A330B8">
        <w:rPr>
          <w:rFonts w:ascii="Times New Roman" w:hAnsi="Times New Roman" w:cs="Times New Roman"/>
          <w:sz w:val="24"/>
          <w:szCs w:val="24"/>
        </w:rPr>
        <w:t xml:space="preserve"> the</w:t>
      </w:r>
      <w:r w:rsidRPr="00E7084B">
        <w:rPr>
          <w:rFonts w:ascii="Times New Roman" w:hAnsi="Times New Roman" w:cs="Times New Roman"/>
          <w:sz w:val="24"/>
          <w:szCs w:val="24"/>
        </w:rPr>
        <w:t xml:space="preserve"> +0.69±0.12 we observed in Eco80. Indeed, a 1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w:t>
      </w:r>
      <w:r w:rsidR="00A330B8" w:rsidRPr="00E7084B">
        <w:rPr>
          <w:rFonts w:ascii="Times New Roman" w:hAnsi="Times New Roman" w:cs="Times New Roman"/>
          <w:sz w:val="24"/>
          <w:szCs w:val="24"/>
        </w:rPr>
        <w:t>an</w:t>
      </w:r>
      <w:r w:rsidRPr="00E7084B">
        <w:rPr>
          <w:rFonts w:ascii="Times New Roman" w:hAnsi="Times New Roman" w:cs="Times New Roman"/>
          <w:sz w:val="24"/>
          <w:szCs w:val="24"/>
        </w:rPr>
        <w:t xml:space="preserve"> error of 50%, would be required to cause even a 0.25 kcal/mol fluctuation in the ΔG°</w:t>
      </w:r>
      <w:r w:rsidRPr="00E7084B">
        <w:rPr>
          <w:rFonts w:ascii="Times New Roman" w:hAnsi="Times New Roman" w:cs="Times New Roman"/>
          <w:sz w:val="24"/>
          <w:szCs w:val="24"/>
          <w:vertAlign w:val="subscript"/>
        </w:rPr>
        <w:t>37</w:t>
      </w:r>
      <w:r w:rsidRPr="00E7084B">
        <w:rPr>
          <w:rFonts w:ascii="Times New Roman" w:hAnsi="Times New Roman" w:cs="Times New Roman"/>
          <w:sz w:val="24"/>
          <w:szCs w:val="24"/>
        </w:rPr>
        <w:t xml:space="preserve">. </w:t>
      </w:r>
      <w:r w:rsidR="00A330B8">
        <w:rPr>
          <w:rFonts w:ascii="Times New Roman" w:hAnsi="Times New Roman" w:cs="Times New Roman"/>
          <w:sz w:val="24"/>
          <w:szCs w:val="24"/>
        </w:rPr>
        <w:t xml:space="preserve">A </w:t>
      </w:r>
      <w:r w:rsidRPr="00E7084B">
        <w:rPr>
          <w:rFonts w:ascii="Times New Roman" w:hAnsi="Times New Roman" w:cs="Times New Roman"/>
          <w:sz w:val="24"/>
          <w:szCs w:val="24"/>
        </w:rPr>
        <w:t>1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error would require our estimate for the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equired to provide 2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in Eco80 to </w:t>
      </w:r>
      <w:r w:rsidR="00A330B8">
        <w:rPr>
          <w:rFonts w:ascii="Times New Roman" w:hAnsi="Times New Roman" w:cs="Times New Roman"/>
          <w:sz w:val="24"/>
          <w:szCs w:val="24"/>
        </w:rPr>
        <w:t xml:space="preserve">be </w:t>
      </w:r>
      <w:r w:rsidRPr="00E7084B">
        <w:rPr>
          <w:rFonts w:ascii="Times New Roman" w:hAnsi="Times New Roman" w:cs="Times New Roman"/>
          <w:sz w:val="24"/>
          <w:szCs w:val="24"/>
        </w:rPr>
        <w:t>off by 12.5 mM</w:t>
      </w:r>
      <w:r w:rsidR="00A330B8">
        <w:rPr>
          <w:rFonts w:ascii="Times New Roman" w:hAnsi="Times New Roman" w:cs="Times New Roman"/>
          <w:sz w:val="24"/>
          <w:szCs w:val="24"/>
        </w:rPr>
        <w:t>,</w:t>
      </w:r>
      <w:r w:rsidRPr="00E7084B">
        <w:rPr>
          <w:rFonts w:ascii="Times New Roman" w:hAnsi="Times New Roman" w:cs="Times New Roman"/>
          <w:sz w:val="24"/>
          <w:szCs w:val="24"/>
        </w:rPr>
        <w:t xml:space="preserve"> given the buffering capacity of Eco80. In summary, given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buffering capacity of the artificial cytoplasm’s and </w:t>
      </w:r>
      <w:r w:rsidR="00A330B8">
        <w:rPr>
          <w:rFonts w:ascii="Times New Roman" w:hAnsi="Times New Roman" w:cs="Times New Roman"/>
          <w:sz w:val="24"/>
          <w:szCs w:val="24"/>
        </w:rPr>
        <w:t xml:space="preserve">the </w:t>
      </w:r>
      <w:r w:rsidRPr="00E7084B">
        <w:rPr>
          <w:rFonts w:ascii="Times New Roman" w:hAnsi="Times New Roman" w:cs="Times New Roman"/>
          <w:sz w:val="24"/>
          <w:szCs w:val="24"/>
        </w:rPr>
        <w:t>precision of the HQS assay in 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ange, the results of our experiments cannot be explained by errors in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alone. </w:t>
      </w:r>
    </w:p>
    <w:p w14:paraId="6E2C1F14" w14:textId="4C076D0B" w:rsidR="009E7F14" w:rsidRDefault="00401702" w:rsidP="009E7F14">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lastRenderedPageBreak/>
        <w:drawing>
          <wp:inline distT="0" distB="0" distL="0" distR="0" wp14:anchorId="53EF2486" wp14:editId="122D6D64">
            <wp:extent cx="5943600" cy="2087245"/>
            <wp:effectExtent l="0" t="0" r="0" b="825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8"/>
                    <a:stretch>
                      <a:fillRect/>
                    </a:stretch>
                  </pic:blipFill>
                  <pic:spPr>
                    <a:xfrm>
                      <a:off x="0" y="0"/>
                      <a:ext cx="5943600" cy="2087245"/>
                    </a:xfrm>
                    <a:prstGeom prst="rect">
                      <a:avLst/>
                    </a:prstGeom>
                  </pic:spPr>
                </pic:pic>
              </a:graphicData>
            </a:graphic>
          </wp:inline>
        </w:drawing>
      </w:r>
    </w:p>
    <w:p w14:paraId="4CAE5013" w14:textId="01021B8F" w:rsidR="008D15A7" w:rsidRPr="008D15A7" w:rsidRDefault="00E7084B" w:rsidP="008D15A7">
      <w:pPr>
        <w:jc w:val="both"/>
        <w:rPr>
          <w:rFonts w:cs="Arial"/>
          <w:szCs w:val="20"/>
        </w:rPr>
      </w:pPr>
      <w:r w:rsidRPr="00E7084B">
        <w:rPr>
          <w:rFonts w:cs="Arial"/>
          <w:b/>
          <w:bCs/>
          <w:szCs w:val="20"/>
        </w:rPr>
        <w:t>SI2 Figure 1</w:t>
      </w:r>
      <w:r w:rsidR="009E7F14" w:rsidRPr="00E7084B">
        <w:rPr>
          <w:rFonts w:cs="Arial"/>
          <w:szCs w:val="20"/>
        </w:rPr>
        <w:t xml:space="preserve">  Analysis of free Mg</w:t>
      </w:r>
      <w:r w:rsidR="009E7F14" w:rsidRPr="00E7084B">
        <w:rPr>
          <w:rFonts w:cs="Arial"/>
          <w:szCs w:val="20"/>
          <w:vertAlign w:val="superscript"/>
        </w:rPr>
        <w:t>2+</w:t>
      </w:r>
      <w:r w:rsidR="009E7F14" w:rsidRPr="00E7084B">
        <w:rPr>
          <w:rFonts w:cs="Arial"/>
          <w:szCs w:val="20"/>
        </w:rPr>
        <w:t xml:space="preserve"> errors in Eco80. </w:t>
      </w:r>
      <w:r w:rsidR="009E7F14" w:rsidRPr="00E7084B">
        <w:rPr>
          <w:rFonts w:cs="Arial"/>
          <w:b/>
          <w:bCs/>
          <w:szCs w:val="20"/>
        </w:rPr>
        <w:t>(A)</w:t>
      </w:r>
      <w:r w:rsidR="009E7F14" w:rsidRPr="00E7084B">
        <w:rPr>
          <w:rFonts w:cs="Arial"/>
          <w:szCs w:val="20"/>
        </w:rPr>
        <w:t xml:space="preserve"> Figure 1B modified with a x-axis to show that the biological free Mg</w:t>
      </w:r>
      <w:r w:rsidR="009E7F14" w:rsidRPr="00E7084B">
        <w:rPr>
          <w:rFonts w:cs="Arial"/>
          <w:szCs w:val="20"/>
          <w:vertAlign w:val="superscript"/>
        </w:rPr>
        <w:t>2+</w:t>
      </w:r>
      <w:r w:rsidR="009E7F14" w:rsidRPr="00E7084B">
        <w:rPr>
          <w:rFonts w:cs="Arial"/>
          <w:szCs w:val="20"/>
        </w:rPr>
        <w:t xml:space="preserve"> range is within the linear range of the HQS calibration curve. </w:t>
      </w:r>
      <w:r w:rsidR="009E7F14" w:rsidRPr="00E7084B">
        <w:rPr>
          <w:rFonts w:cs="Arial"/>
          <w:b/>
          <w:bCs/>
          <w:szCs w:val="20"/>
        </w:rPr>
        <w:t>(B)</w:t>
      </w:r>
      <w:r w:rsidR="009E7F14" w:rsidRPr="00E7084B">
        <w:rPr>
          <w:rFonts w:cs="Arial"/>
          <w:szCs w:val="20"/>
        </w:rPr>
        <w:t xml:space="preserve"> Uncertainty in the free Mg</w:t>
      </w:r>
      <w:r w:rsidR="009E7F14" w:rsidRPr="00E7084B">
        <w:rPr>
          <w:rFonts w:cs="Arial"/>
          <w:szCs w:val="20"/>
          <w:vertAlign w:val="superscript"/>
        </w:rPr>
        <w:t>2+</w:t>
      </w:r>
      <w:r w:rsidR="009E7F14" w:rsidRPr="00E7084B">
        <w:rPr>
          <w:rFonts w:cs="Arial"/>
          <w:szCs w:val="20"/>
        </w:rPr>
        <w:t xml:space="preserve"> concentration calculated from HQS emission, estimated by propagating uncertainty in the calibration fit coefficients, as a function of the free Mg</w:t>
      </w:r>
      <w:r w:rsidR="009E7F14" w:rsidRPr="00E7084B">
        <w:rPr>
          <w:rFonts w:cs="Arial"/>
          <w:szCs w:val="20"/>
          <w:vertAlign w:val="superscript"/>
        </w:rPr>
        <w:t>2+</w:t>
      </w:r>
      <w:r w:rsidR="009E7F14" w:rsidRPr="00E7084B">
        <w:rPr>
          <w:rFonts w:cs="Arial"/>
          <w:szCs w:val="20"/>
        </w:rPr>
        <w:t xml:space="preserve"> concentration calculated from HQS emission. </w:t>
      </w:r>
      <w:r w:rsidR="009E7F14" w:rsidRPr="00E7084B">
        <w:rPr>
          <w:rFonts w:cs="Arial"/>
          <w:b/>
          <w:bCs/>
          <w:szCs w:val="20"/>
        </w:rPr>
        <w:t>(C)</w:t>
      </w:r>
      <w:r w:rsidR="009E7F14" w:rsidRPr="00E7084B">
        <w:rPr>
          <w:rFonts w:cs="Arial"/>
          <w:szCs w:val="20"/>
        </w:rPr>
        <w:t xml:space="preserve"> </w:t>
      </w:r>
      <w:r w:rsidR="008D15A7" w:rsidRPr="008D15A7">
        <w:rPr>
          <w:rFonts w:cs="Arial"/>
          <w:szCs w:val="20"/>
        </w:rPr>
        <w:t xml:space="preserve">TBI </w:t>
      </w:r>
      <w:r w:rsidR="008D15A7" w:rsidRPr="008D15A7">
        <w:rPr>
          <w:rFonts w:cs="Arial"/>
          <w:szCs w:val="20"/>
        </w:rPr>
        <w:t>theoretical</w:t>
      </w:r>
      <w:r w:rsidR="008D15A7" w:rsidRPr="008D15A7">
        <w:rPr>
          <w:rFonts w:cs="Arial"/>
          <w:szCs w:val="20"/>
        </w:rPr>
        <w:t xml:space="preserve"> model </w:t>
      </w:r>
      <w:r w:rsidR="008D15A7" w:rsidRPr="008D15A7">
        <w:rPr>
          <w:rFonts w:cs="Arial"/>
          <w:szCs w:val="20"/>
        </w:rPr>
        <w:t>prediction</w:t>
      </w:r>
      <w:r w:rsidR="008D15A7" w:rsidRPr="008D15A7">
        <w:rPr>
          <w:rFonts w:cs="Arial"/>
          <w:szCs w:val="20"/>
        </w:rPr>
        <w:t xml:space="preserve"> of the ΔΔG°</w:t>
      </w:r>
      <w:r w:rsidR="008D15A7" w:rsidRPr="008D15A7">
        <w:rPr>
          <w:rFonts w:cs="Arial"/>
          <w:szCs w:val="20"/>
          <w:vertAlign w:val="subscript"/>
        </w:rPr>
        <w:t>37</w:t>
      </w:r>
      <w:r w:rsidR="008D15A7" w:rsidRPr="008D15A7">
        <w:rPr>
          <w:rFonts w:cs="Arial"/>
          <w:szCs w:val="20"/>
        </w:rPr>
        <w:t xml:space="preserve"> as a function of the free Mg</w:t>
      </w:r>
      <w:r w:rsidR="008D15A7" w:rsidRPr="008D15A7">
        <w:rPr>
          <w:rFonts w:cs="Arial"/>
          <w:szCs w:val="20"/>
          <w:vertAlign w:val="superscript"/>
        </w:rPr>
        <w:t>2+</w:t>
      </w:r>
      <w:r w:rsidR="008D15A7" w:rsidRPr="008D15A7">
        <w:rPr>
          <w:rFonts w:cs="Arial"/>
          <w:szCs w:val="20"/>
        </w:rPr>
        <w:t xml:space="preserve"> concentration for a 8 nucleotide helix. The reference state </w:t>
      </w:r>
      <w:r w:rsidR="008D15A7" w:rsidRPr="008D15A7">
        <w:rPr>
          <w:rFonts w:cs="Arial"/>
          <w:szCs w:val="20"/>
        </w:rPr>
        <w:t>approximates</w:t>
      </w:r>
      <w:r w:rsidR="008D15A7" w:rsidRPr="008D15A7">
        <w:rPr>
          <w:rFonts w:cs="Arial"/>
          <w:szCs w:val="20"/>
        </w:rPr>
        <w:t xml:space="preserve"> the 2 mM free Mg</w:t>
      </w:r>
      <w:r w:rsidR="008D15A7" w:rsidRPr="008D15A7">
        <w:rPr>
          <w:rFonts w:cs="Arial"/>
          <w:szCs w:val="20"/>
          <w:vertAlign w:val="superscript"/>
        </w:rPr>
        <w:t>2+</w:t>
      </w:r>
      <w:r w:rsidR="008D15A7" w:rsidRPr="008D15A7">
        <w:rPr>
          <w:rFonts w:cs="Arial"/>
          <w:szCs w:val="20"/>
        </w:rPr>
        <w:t xml:space="preserve"> condition in this manuscript, 380 mM Na</w:t>
      </w:r>
      <w:r w:rsidR="008D15A7" w:rsidRPr="008D15A7">
        <w:rPr>
          <w:rFonts w:cs="Arial"/>
          <w:szCs w:val="20"/>
          <w:vertAlign w:val="superscript"/>
        </w:rPr>
        <w:t>+</w:t>
      </w:r>
      <w:r w:rsidR="008D15A7" w:rsidRPr="008D15A7">
        <w:rPr>
          <w:rFonts w:cs="Arial"/>
          <w:szCs w:val="20"/>
        </w:rPr>
        <w:t xml:space="preserve"> and 2 mM Mg</w:t>
      </w:r>
      <w:r w:rsidR="008D15A7" w:rsidRPr="008D15A7">
        <w:rPr>
          <w:rFonts w:cs="Arial"/>
          <w:szCs w:val="20"/>
          <w:vertAlign w:val="superscript"/>
        </w:rPr>
        <w:t>2+</w:t>
      </w:r>
      <w:r w:rsidR="008D15A7" w:rsidRPr="008D15A7">
        <w:rPr>
          <w:rFonts w:cs="Arial"/>
          <w:szCs w:val="20"/>
        </w:rPr>
        <w:t>.</w:t>
      </w:r>
    </w:p>
    <w:p w14:paraId="2DB12EEA" w14:textId="5642D852" w:rsidR="009E7F14" w:rsidRPr="00E7084B" w:rsidRDefault="009E7F14" w:rsidP="009E7F14">
      <w:pPr>
        <w:jc w:val="both"/>
        <w:rPr>
          <w:rFonts w:cs="Arial"/>
          <w:szCs w:val="20"/>
        </w:rPr>
      </w:pPr>
    </w:p>
    <w:p w14:paraId="4557BACF" w14:textId="441E1D3F" w:rsidR="00E378C0" w:rsidRDefault="00E378C0" w:rsidP="004D5418">
      <w:pPr>
        <w:rPr>
          <w:sz w:val="22"/>
        </w:rPr>
      </w:pPr>
    </w:p>
    <w:p w14:paraId="5254C484" w14:textId="65611570" w:rsidR="00A330B8" w:rsidRPr="00A330B8" w:rsidRDefault="00A330B8" w:rsidP="00A330B8">
      <w:pPr>
        <w:spacing w:after="120"/>
        <w:jc w:val="both"/>
        <w:rPr>
          <w:rFonts w:ascii="Times New Roman" w:hAnsi="Times New Roman" w:cs="Times New Roman"/>
          <w:i/>
          <w:iCs/>
          <w:sz w:val="24"/>
          <w:szCs w:val="24"/>
        </w:rPr>
      </w:pPr>
      <w:r w:rsidRPr="00A330B8">
        <w:rPr>
          <w:rFonts w:ascii="Times New Roman" w:hAnsi="Times New Roman" w:cs="Times New Roman"/>
          <w:i/>
          <w:iCs/>
          <w:sz w:val="24"/>
          <w:szCs w:val="24"/>
        </w:rPr>
        <w:t>Supplemental references 2</w:t>
      </w:r>
    </w:p>
    <w:p w14:paraId="58805C07" w14:textId="77777777" w:rsidR="00A330B8" w:rsidRDefault="00A330B8" w:rsidP="004D5418">
      <w:pPr>
        <w:rPr>
          <w:sz w:val="22"/>
        </w:rPr>
      </w:pPr>
    </w:p>
    <w:p w14:paraId="56A0077B" w14:textId="77777777" w:rsidR="00A330B8" w:rsidRPr="00A330B8" w:rsidRDefault="00A330B8" w:rsidP="00A330B8">
      <w:pPr>
        <w:pStyle w:val="Bibliography"/>
        <w:rPr>
          <w:rFonts w:cs="Arial"/>
          <w:sz w:val="22"/>
        </w:rPr>
      </w:pPr>
      <w:r>
        <w:rPr>
          <w:sz w:val="22"/>
        </w:rPr>
        <w:fldChar w:fldCharType="begin"/>
      </w:r>
      <w:r>
        <w:rPr>
          <w:sz w:val="22"/>
        </w:rPr>
        <w:instrText xml:space="preserve"> ADDIN ZOTERO_BIBL {"uncited":[],"omitted":[],"custom":[]} CSL_BIBLIOGRAPHY </w:instrText>
      </w:r>
      <w:r>
        <w:rPr>
          <w:sz w:val="22"/>
        </w:rPr>
        <w:fldChar w:fldCharType="separate"/>
      </w:r>
      <w:r w:rsidRPr="00A330B8">
        <w:rPr>
          <w:rFonts w:cs="Arial"/>
          <w:sz w:val="22"/>
        </w:rPr>
        <w:t>(1)</w:t>
      </w:r>
      <w:r w:rsidRPr="00A330B8">
        <w:rPr>
          <w:rFonts w:cs="Arial"/>
          <w:sz w:val="22"/>
        </w:rPr>
        <w:tab/>
        <w:t xml:space="preserve">Tan, Z.-J.; Chen, S.-J. RNA Helix Stability in Mixed Na+/Mg2+ Solution. </w:t>
      </w:r>
      <w:r w:rsidRPr="00A330B8">
        <w:rPr>
          <w:rFonts w:cs="Arial"/>
          <w:i/>
          <w:iCs/>
          <w:sz w:val="22"/>
        </w:rPr>
        <w:t>Biophys. J.</w:t>
      </w:r>
      <w:r w:rsidRPr="00A330B8">
        <w:rPr>
          <w:rFonts w:cs="Arial"/>
          <w:sz w:val="22"/>
        </w:rPr>
        <w:t xml:space="preserve"> </w:t>
      </w:r>
      <w:r w:rsidRPr="00A330B8">
        <w:rPr>
          <w:rFonts w:cs="Arial"/>
          <w:b/>
          <w:bCs/>
          <w:sz w:val="22"/>
        </w:rPr>
        <w:t>2007</w:t>
      </w:r>
      <w:r w:rsidRPr="00A330B8">
        <w:rPr>
          <w:rFonts w:cs="Arial"/>
          <w:sz w:val="22"/>
        </w:rPr>
        <w:t xml:space="preserve">, </w:t>
      </w:r>
      <w:r w:rsidRPr="00A330B8">
        <w:rPr>
          <w:rFonts w:cs="Arial"/>
          <w:i/>
          <w:iCs/>
          <w:sz w:val="22"/>
        </w:rPr>
        <w:t>92</w:t>
      </w:r>
      <w:r w:rsidRPr="00A330B8">
        <w:rPr>
          <w:rFonts w:cs="Arial"/>
          <w:sz w:val="22"/>
        </w:rPr>
        <w:t xml:space="preserve"> (10), 3615–3632. https://doi.org/10.1529/biophysj.106.100388.</w:t>
      </w:r>
    </w:p>
    <w:p w14:paraId="54996D6A" w14:textId="39F77570" w:rsidR="00A330B8" w:rsidRPr="00E7084B" w:rsidRDefault="00A330B8" w:rsidP="004D5418">
      <w:pPr>
        <w:rPr>
          <w:sz w:val="22"/>
        </w:rPr>
      </w:pPr>
      <w:r>
        <w:rPr>
          <w:sz w:val="22"/>
        </w:rPr>
        <w:fldChar w:fldCharType="end"/>
      </w:r>
    </w:p>
    <w:sectPr w:rsidR="00A330B8" w:rsidRPr="00E7084B" w:rsidSect="00C678D6">
      <w:footerReference w:type="default" r:id="rId9"/>
      <w:headerReference w:type="first" r:id="rId10"/>
      <w:pgSz w:w="12240" w:h="15840"/>
      <w:pgMar w:top="777"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F3474" w14:textId="77777777" w:rsidR="00D42D7C" w:rsidRDefault="00D42D7C">
      <w:r>
        <w:separator/>
      </w:r>
    </w:p>
  </w:endnote>
  <w:endnote w:type="continuationSeparator" w:id="0">
    <w:p w14:paraId="602A89B6" w14:textId="77777777" w:rsidR="00D42D7C" w:rsidRDefault="00D42D7C">
      <w:r>
        <w:continuationSeparator/>
      </w:r>
    </w:p>
  </w:endnote>
  <w:endnote w:type="continuationNotice" w:id="1">
    <w:p w14:paraId="0EA6E8A2" w14:textId="77777777" w:rsidR="00D42D7C" w:rsidRDefault="00D42D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charset w:val="00"/>
    <w:family w:val="auto"/>
    <w:pitch w:val="variable"/>
  </w:font>
  <w:font w:name="Lohit Devanagari">
    <w:altName w:val="Calibri"/>
    <w:charset w:val="00"/>
    <w:family w:val="auto"/>
    <w:pitch w:val="variable"/>
  </w:font>
  <w:font w:name="Myriad Pro Light">
    <w:altName w:val="Cambria"/>
    <w:panose1 w:val="00000000000000000000"/>
    <w:charset w:val="00"/>
    <w:family w:val="swiss"/>
    <w:notTrueType/>
    <w:pitch w:val="variable"/>
    <w:sig w:usb0="A00002AF" w:usb1="5000204B" w:usb2="00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855F64" w:rsidRPr="00281948" w:rsidRDefault="00855F64">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855F64" w:rsidRDefault="00855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6A811" w14:textId="77777777" w:rsidR="00D42D7C" w:rsidRDefault="00D42D7C">
      <w:r>
        <w:rPr>
          <w:color w:val="000000"/>
        </w:rPr>
        <w:separator/>
      </w:r>
    </w:p>
  </w:footnote>
  <w:footnote w:type="continuationSeparator" w:id="0">
    <w:p w14:paraId="79A9EBFC" w14:textId="77777777" w:rsidR="00D42D7C" w:rsidRDefault="00D42D7C">
      <w:r>
        <w:continuationSeparator/>
      </w:r>
    </w:p>
  </w:footnote>
  <w:footnote w:type="continuationNotice" w:id="1">
    <w:p w14:paraId="538630B8" w14:textId="77777777" w:rsidR="00D42D7C" w:rsidRDefault="00D42D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855F64" w:rsidRDefault="00855F64">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855F64" w:rsidRDefault="00855F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894778127">
    <w:abstractNumId w:val="2"/>
  </w:num>
  <w:num w:numId="2" w16cid:durableId="988707441">
    <w:abstractNumId w:val="0"/>
  </w:num>
  <w:num w:numId="3" w16cid:durableId="1163278230">
    <w:abstractNumId w:val="1"/>
  </w:num>
  <w:num w:numId="4" w16cid:durableId="1367413089">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135B1"/>
    <w:rsid w:val="000137EA"/>
    <w:rsid w:val="000139C8"/>
    <w:rsid w:val="00020656"/>
    <w:rsid w:val="00033A18"/>
    <w:rsid w:val="00041338"/>
    <w:rsid w:val="000429D1"/>
    <w:rsid w:val="00053DDF"/>
    <w:rsid w:val="000557ED"/>
    <w:rsid w:val="000601A7"/>
    <w:rsid w:val="00066C6C"/>
    <w:rsid w:val="000727B0"/>
    <w:rsid w:val="000738DE"/>
    <w:rsid w:val="00077B2B"/>
    <w:rsid w:val="00081307"/>
    <w:rsid w:val="0008139A"/>
    <w:rsid w:val="000814C9"/>
    <w:rsid w:val="00081FEC"/>
    <w:rsid w:val="000823C2"/>
    <w:rsid w:val="00092C6C"/>
    <w:rsid w:val="0009463B"/>
    <w:rsid w:val="000A10E9"/>
    <w:rsid w:val="000A2CD0"/>
    <w:rsid w:val="000A3677"/>
    <w:rsid w:val="000A3D56"/>
    <w:rsid w:val="000B330D"/>
    <w:rsid w:val="000B446E"/>
    <w:rsid w:val="000B620F"/>
    <w:rsid w:val="000B7E3D"/>
    <w:rsid w:val="000D0095"/>
    <w:rsid w:val="000D3C65"/>
    <w:rsid w:val="000E2394"/>
    <w:rsid w:val="000E6513"/>
    <w:rsid w:val="000E67AD"/>
    <w:rsid w:val="00102470"/>
    <w:rsid w:val="00115764"/>
    <w:rsid w:val="0012031C"/>
    <w:rsid w:val="001230F8"/>
    <w:rsid w:val="00125710"/>
    <w:rsid w:val="001354CA"/>
    <w:rsid w:val="00141E38"/>
    <w:rsid w:val="00143831"/>
    <w:rsid w:val="00153660"/>
    <w:rsid w:val="00153E7A"/>
    <w:rsid w:val="00154C76"/>
    <w:rsid w:val="001554C6"/>
    <w:rsid w:val="0017292D"/>
    <w:rsid w:val="00173FA1"/>
    <w:rsid w:val="00174194"/>
    <w:rsid w:val="0017436F"/>
    <w:rsid w:val="00175204"/>
    <w:rsid w:val="0017654F"/>
    <w:rsid w:val="0018063E"/>
    <w:rsid w:val="00181DEA"/>
    <w:rsid w:val="001820FE"/>
    <w:rsid w:val="0018563B"/>
    <w:rsid w:val="00190995"/>
    <w:rsid w:val="00196353"/>
    <w:rsid w:val="001A41DE"/>
    <w:rsid w:val="001C2C90"/>
    <w:rsid w:val="001C2CC5"/>
    <w:rsid w:val="001D321B"/>
    <w:rsid w:val="001D6679"/>
    <w:rsid w:val="001E3AF9"/>
    <w:rsid w:val="001E7A8D"/>
    <w:rsid w:val="001E7C2C"/>
    <w:rsid w:val="001F0B4D"/>
    <w:rsid w:val="001F28E9"/>
    <w:rsid w:val="001F575C"/>
    <w:rsid w:val="00200C7C"/>
    <w:rsid w:val="002033AF"/>
    <w:rsid w:val="002143D1"/>
    <w:rsid w:val="002169FB"/>
    <w:rsid w:val="00217136"/>
    <w:rsid w:val="00217872"/>
    <w:rsid w:val="0022711E"/>
    <w:rsid w:val="0022730D"/>
    <w:rsid w:val="00236897"/>
    <w:rsid w:val="002369D4"/>
    <w:rsid w:val="00241DB3"/>
    <w:rsid w:val="00241F4E"/>
    <w:rsid w:val="002457E2"/>
    <w:rsid w:val="002653B3"/>
    <w:rsid w:val="00265924"/>
    <w:rsid w:val="002719BA"/>
    <w:rsid w:val="0027307D"/>
    <w:rsid w:val="00273E61"/>
    <w:rsid w:val="00281948"/>
    <w:rsid w:val="00286AD2"/>
    <w:rsid w:val="0029170B"/>
    <w:rsid w:val="00294EE2"/>
    <w:rsid w:val="002A1C5A"/>
    <w:rsid w:val="002B2BBF"/>
    <w:rsid w:val="002B418E"/>
    <w:rsid w:val="002B4A67"/>
    <w:rsid w:val="002B7F99"/>
    <w:rsid w:val="002C40A6"/>
    <w:rsid w:val="002C6F12"/>
    <w:rsid w:val="002D0E2F"/>
    <w:rsid w:val="002D6E5D"/>
    <w:rsid w:val="002E23B3"/>
    <w:rsid w:val="002F3021"/>
    <w:rsid w:val="002F6DE5"/>
    <w:rsid w:val="002F735C"/>
    <w:rsid w:val="00320890"/>
    <w:rsid w:val="00321AD3"/>
    <w:rsid w:val="0032490B"/>
    <w:rsid w:val="00334E83"/>
    <w:rsid w:val="003368B5"/>
    <w:rsid w:val="00337D43"/>
    <w:rsid w:val="00344F20"/>
    <w:rsid w:val="003450ED"/>
    <w:rsid w:val="00353ACA"/>
    <w:rsid w:val="00356A9B"/>
    <w:rsid w:val="003612BB"/>
    <w:rsid w:val="00370672"/>
    <w:rsid w:val="0037173A"/>
    <w:rsid w:val="00377C41"/>
    <w:rsid w:val="0038307E"/>
    <w:rsid w:val="003842C7"/>
    <w:rsid w:val="00384454"/>
    <w:rsid w:val="00386B53"/>
    <w:rsid w:val="00392C67"/>
    <w:rsid w:val="00394126"/>
    <w:rsid w:val="0039549A"/>
    <w:rsid w:val="003970AE"/>
    <w:rsid w:val="003A48C7"/>
    <w:rsid w:val="003A6393"/>
    <w:rsid w:val="003A6A62"/>
    <w:rsid w:val="003B0013"/>
    <w:rsid w:val="003B11A3"/>
    <w:rsid w:val="003B53D9"/>
    <w:rsid w:val="003C0B7F"/>
    <w:rsid w:val="003C1C53"/>
    <w:rsid w:val="003E073C"/>
    <w:rsid w:val="003E426B"/>
    <w:rsid w:val="003F1102"/>
    <w:rsid w:val="00401702"/>
    <w:rsid w:val="00402666"/>
    <w:rsid w:val="00403F69"/>
    <w:rsid w:val="004115E8"/>
    <w:rsid w:val="004169F5"/>
    <w:rsid w:val="00416BD0"/>
    <w:rsid w:val="004178D0"/>
    <w:rsid w:val="0042789E"/>
    <w:rsid w:val="00435B48"/>
    <w:rsid w:val="004415DA"/>
    <w:rsid w:val="00447537"/>
    <w:rsid w:val="0044763A"/>
    <w:rsid w:val="00450E78"/>
    <w:rsid w:val="00452787"/>
    <w:rsid w:val="0046492D"/>
    <w:rsid w:val="00464E6C"/>
    <w:rsid w:val="0047652F"/>
    <w:rsid w:val="00487F66"/>
    <w:rsid w:val="004A2E44"/>
    <w:rsid w:val="004A4FE0"/>
    <w:rsid w:val="004A59D6"/>
    <w:rsid w:val="004A7C09"/>
    <w:rsid w:val="004B2798"/>
    <w:rsid w:val="004B7564"/>
    <w:rsid w:val="004B7CCE"/>
    <w:rsid w:val="004C239C"/>
    <w:rsid w:val="004C4F47"/>
    <w:rsid w:val="004D0F32"/>
    <w:rsid w:val="004D10F0"/>
    <w:rsid w:val="004D2BD8"/>
    <w:rsid w:val="004D35CC"/>
    <w:rsid w:val="004D51F3"/>
    <w:rsid w:val="004D5418"/>
    <w:rsid w:val="004D7B0E"/>
    <w:rsid w:val="004E2FB5"/>
    <w:rsid w:val="004F27ED"/>
    <w:rsid w:val="004F6594"/>
    <w:rsid w:val="00500455"/>
    <w:rsid w:val="00500E3E"/>
    <w:rsid w:val="0050144E"/>
    <w:rsid w:val="00501B56"/>
    <w:rsid w:val="00511A9D"/>
    <w:rsid w:val="00511FF6"/>
    <w:rsid w:val="00512D13"/>
    <w:rsid w:val="00512D25"/>
    <w:rsid w:val="00521248"/>
    <w:rsid w:val="005238AB"/>
    <w:rsid w:val="00524DDC"/>
    <w:rsid w:val="00525259"/>
    <w:rsid w:val="00536BE0"/>
    <w:rsid w:val="00542088"/>
    <w:rsid w:val="00542CEC"/>
    <w:rsid w:val="0054528B"/>
    <w:rsid w:val="005537E5"/>
    <w:rsid w:val="005575BA"/>
    <w:rsid w:val="005602B1"/>
    <w:rsid w:val="00570BA3"/>
    <w:rsid w:val="00572709"/>
    <w:rsid w:val="00573842"/>
    <w:rsid w:val="005829CD"/>
    <w:rsid w:val="00583690"/>
    <w:rsid w:val="00584F2E"/>
    <w:rsid w:val="00586BE6"/>
    <w:rsid w:val="005A0658"/>
    <w:rsid w:val="005A47C0"/>
    <w:rsid w:val="005A47DA"/>
    <w:rsid w:val="005B064B"/>
    <w:rsid w:val="005B64B3"/>
    <w:rsid w:val="005C211F"/>
    <w:rsid w:val="005C3228"/>
    <w:rsid w:val="005C5048"/>
    <w:rsid w:val="005C71FE"/>
    <w:rsid w:val="005C755C"/>
    <w:rsid w:val="005C763B"/>
    <w:rsid w:val="005D03D6"/>
    <w:rsid w:val="005D0BD3"/>
    <w:rsid w:val="005D1C03"/>
    <w:rsid w:val="005F01E7"/>
    <w:rsid w:val="005F4344"/>
    <w:rsid w:val="005F4F59"/>
    <w:rsid w:val="00607D32"/>
    <w:rsid w:val="0061577F"/>
    <w:rsid w:val="0061762B"/>
    <w:rsid w:val="006204C0"/>
    <w:rsid w:val="0062751F"/>
    <w:rsid w:val="006301E1"/>
    <w:rsid w:val="00633762"/>
    <w:rsid w:val="00634B25"/>
    <w:rsid w:val="00642B8A"/>
    <w:rsid w:val="00644C8D"/>
    <w:rsid w:val="00645DFD"/>
    <w:rsid w:val="0065258D"/>
    <w:rsid w:val="00656EBD"/>
    <w:rsid w:val="00664656"/>
    <w:rsid w:val="0066527F"/>
    <w:rsid w:val="00665CE7"/>
    <w:rsid w:val="00672226"/>
    <w:rsid w:val="00676A30"/>
    <w:rsid w:val="00676A36"/>
    <w:rsid w:val="00680BED"/>
    <w:rsid w:val="0068219C"/>
    <w:rsid w:val="006A2838"/>
    <w:rsid w:val="006A73A7"/>
    <w:rsid w:val="006A7796"/>
    <w:rsid w:val="006B005C"/>
    <w:rsid w:val="006B3ADF"/>
    <w:rsid w:val="006B4ADB"/>
    <w:rsid w:val="006B6759"/>
    <w:rsid w:val="006D20FE"/>
    <w:rsid w:val="006E00DF"/>
    <w:rsid w:val="006E3B20"/>
    <w:rsid w:val="006F32BE"/>
    <w:rsid w:val="006F6613"/>
    <w:rsid w:val="007005C1"/>
    <w:rsid w:val="00713A3C"/>
    <w:rsid w:val="00722032"/>
    <w:rsid w:val="0073367B"/>
    <w:rsid w:val="0074150B"/>
    <w:rsid w:val="00745AE3"/>
    <w:rsid w:val="00747E7B"/>
    <w:rsid w:val="00752EE4"/>
    <w:rsid w:val="007530E5"/>
    <w:rsid w:val="00755373"/>
    <w:rsid w:val="0075649D"/>
    <w:rsid w:val="00764957"/>
    <w:rsid w:val="00765317"/>
    <w:rsid w:val="00766802"/>
    <w:rsid w:val="0077420C"/>
    <w:rsid w:val="00781615"/>
    <w:rsid w:val="00782357"/>
    <w:rsid w:val="0079370C"/>
    <w:rsid w:val="00793F38"/>
    <w:rsid w:val="007A06E3"/>
    <w:rsid w:val="007A2FF1"/>
    <w:rsid w:val="007A72C7"/>
    <w:rsid w:val="007A7AC2"/>
    <w:rsid w:val="007A7B15"/>
    <w:rsid w:val="007B004E"/>
    <w:rsid w:val="007B13AE"/>
    <w:rsid w:val="007B5115"/>
    <w:rsid w:val="007B54E1"/>
    <w:rsid w:val="007D069C"/>
    <w:rsid w:val="007D2646"/>
    <w:rsid w:val="007D36E8"/>
    <w:rsid w:val="007D7466"/>
    <w:rsid w:val="007D7A26"/>
    <w:rsid w:val="007E738A"/>
    <w:rsid w:val="007F5480"/>
    <w:rsid w:val="007F67A4"/>
    <w:rsid w:val="007F751F"/>
    <w:rsid w:val="008016DD"/>
    <w:rsid w:val="00811B0F"/>
    <w:rsid w:val="00813B3C"/>
    <w:rsid w:val="00820D18"/>
    <w:rsid w:val="00824AC6"/>
    <w:rsid w:val="00826D13"/>
    <w:rsid w:val="00827CE0"/>
    <w:rsid w:val="00830CEF"/>
    <w:rsid w:val="00833691"/>
    <w:rsid w:val="00834A9C"/>
    <w:rsid w:val="0083734A"/>
    <w:rsid w:val="00845A5F"/>
    <w:rsid w:val="00851054"/>
    <w:rsid w:val="0085174E"/>
    <w:rsid w:val="00854410"/>
    <w:rsid w:val="00855073"/>
    <w:rsid w:val="00855F64"/>
    <w:rsid w:val="00860195"/>
    <w:rsid w:val="008628A9"/>
    <w:rsid w:val="00864846"/>
    <w:rsid w:val="00876532"/>
    <w:rsid w:val="00882DE0"/>
    <w:rsid w:val="008918E8"/>
    <w:rsid w:val="0089640B"/>
    <w:rsid w:val="008A2B46"/>
    <w:rsid w:val="008A3D6D"/>
    <w:rsid w:val="008A54B4"/>
    <w:rsid w:val="008A656B"/>
    <w:rsid w:val="008B5B79"/>
    <w:rsid w:val="008B6480"/>
    <w:rsid w:val="008C0EA5"/>
    <w:rsid w:val="008C7A54"/>
    <w:rsid w:val="008D15A7"/>
    <w:rsid w:val="008D1B9B"/>
    <w:rsid w:val="008D617A"/>
    <w:rsid w:val="008F1809"/>
    <w:rsid w:val="008F39CB"/>
    <w:rsid w:val="009033A3"/>
    <w:rsid w:val="009076D6"/>
    <w:rsid w:val="009149BA"/>
    <w:rsid w:val="009235B6"/>
    <w:rsid w:val="00926D7D"/>
    <w:rsid w:val="00927C71"/>
    <w:rsid w:val="009364B2"/>
    <w:rsid w:val="0094236F"/>
    <w:rsid w:val="0095034C"/>
    <w:rsid w:val="00952BEB"/>
    <w:rsid w:val="00957AD7"/>
    <w:rsid w:val="009603F0"/>
    <w:rsid w:val="00960814"/>
    <w:rsid w:val="00962361"/>
    <w:rsid w:val="00962B11"/>
    <w:rsid w:val="00963F9E"/>
    <w:rsid w:val="00964BF4"/>
    <w:rsid w:val="009808B9"/>
    <w:rsid w:val="009809D2"/>
    <w:rsid w:val="0098432C"/>
    <w:rsid w:val="00987DBA"/>
    <w:rsid w:val="00992BFD"/>
    <w:rsid w:val="00996380"/>
    <w:rsid w:val="00996B92"/>
    <w:rsid w:val="009977D2"/>
    <w:rsid w:val="00997CFE"/>
    <w:rsid w:val="009A4F3C"/>
    <w:rsid w:val="009A5AEA"/>
    <w:rsid w:val="009B4320"/>
    <w:rsid w:val="009B47B8"/>
    <w:rsid w:val="009B6C16"/>
    <w:rsid w:val="009B760E"/>
    <w:rsid w:val="009C0130"/>
    <w:rsid w:val="009C05E4"/>
    <w:rsid w:val="009C10C6"/>
    <w:rsid w:val="009D0A04"/>
    <w:rsid w:val="009D1219"/>
    <w:rsid w:val="009D357B"/>
    <w:rsid w:val="009E5F7A"/>
    <w:rsid w:val="009E7F14"/>
    <w:rsid w:val="009F2B8A"/>
    <w:rsid w:val="00A01F69"/>
    <w:rsid w:val="00A11CA7"/>
    <w:rsid w:val="00A20575"/>
    <w:rsid w:val="00A2288E"/>
    <w:rsid w:val="00A25FF9"/>
    <w:rsid w:val="00A276C3"/>
    <w:rsid w:val="00A330B8"/>
    <w:rsid w:val="00A42248"/>
    <w:rsid w:val="00A42628"/>
    <w:rsid w:val="00A46915"/>
    <w:rsid w:val="00A55161"/>
    <w:rsid w:val="00A63305"/>
    <w:rsid w:val="00A7355F"/>
    <w:rsid w:val="00A8052E"/>
    <w:rsid w:val="00AA0F22"/>
    <w:rsid w:val="00AA10FF"/>
    <w:rsid w:val="00AA278F"/>
    <w:rsid w:val="00AA3BE0"/>
    <w:rsid w:val="00AB3ECE"/>
    <w:rsid w:val="00AB4600"/>
    <w:rsid w:val="00AB7438"/>
    <w:rsid w:val="00AB7C88"/>
    <w:rsid w:val="00AC08DF"/>
    <w:rsid w:val="00AC0B06"/>
    <w:rsid w:val="00AC56E1"/>
    <w:rsid w:val="00AD001F"/>
    <w:rsid w:val="00AD7240"/>
    <w:rsid w:val="00AD79A1"/>
    <w:rsid w:val="00AE0FCB"/>
    <w:rsid w:val="00AE2356"/>
    <w:rsid w:val="00AE23E2"/>
    <w:rsid w:val="00AF1C18"/>
    <w:rsid w:val="00AF5CF6"/>
    <w:rsid w:val="00B1299B"/>
    <w:rsid w:val="00B130F0"/>
    <w:rsid w:val="00B23DF9"/>
    <w:rsid w:val="00B24EC7"/>
    <w:rsid w:val="00B317A8"/>
    <w:rsid w:val="00B35D48"/>
    <w:rsid w:val="00B44322"/>
    <w:rsid w:val="00B4675D"/>
    <w:rsid w:val="00B51A14"/>
    <w:rsid w:val="00B52EC1"/>
    <w:rsid w:val="00B54378"/>
    <w:rsid w:val="00B54913"/>
    <w:rsid w:val="00B56438"/>
    <w:rsid w:val="00B57AD9"/>
    <w:rsid w:val="00B6393F"/>
    <w:rsid w:val="00B6793B"/>
    <w:rsid w:val="00B70FFC"/>
    <w:rsid w:val="00B76639"/>
    <w:rsid w:val="00B834D9"/>
    <w:rsid w:val="00B8372A"/>
    <w:rsid w:val="00B8683B"/>
    <w:rsid w:val="00B901EB"/>
    <w:rsid w:val="00B906FD"/>
    <w:rsid w:val="00B93278"/>
    <w:rsid w:val="00B976A9"/>
    <w:rsid w:val="00BA1803"/>
    <w:rsid w:val="00BA5AFD"/>
    <w:rsid w:val="00BB00DA"/>
    <w:rsid w:val="00BB4D26"/>
    <w:rsid w:val="00BB6B64"/>
    <w:rsid w:val="00BC18AA"/>
    <w:rsid w:val="00BC1D1B"/>
    <w:rsid w:val="00BC3450"/>
    <w:rsid w:val="00BD252C"/>
    <w:rsid w:val="00BE1FD2"/>
    <w:rsid w:val="00BE3726"/>
    <w:rsid w:val="00BF11D8"/>
    <w:rsid w:val="00BF3656"/>
    <w:rsid w:val="00BF3DA1"/>
    <w:rsid w:val="00C046C5"/>
    <w:rsid w:val="00C05233"/>
    <w:rsid w:val="00C07646"/>
    <w:rsid w:val="00C12CB7"/>
    <w:rsid w:val="00C12D97"/>
    <w:rsid w:val="00C16211"/>
    <w:rsid w:val="00C20850"/>
    <w:rsid w:val="00C23CBF"/>
    <w:rsid w:val="00C272F5"/>
    <w:rsid w:val="00C375FA"/>
    <w:rsid w:val="00C40799"/>
    <w:rsid w:val="00C42EA2"/>
    <w:rsid w:val="00C47E87"/>
    <w:rsid w:val="00C51EAE"/>
    <w:rsid w:val="00C57D39"/>
    <w:rsid w:val="00C6648B"/>
    <w:rsid w:val="00C678D6"/>
    <w:rsid w:val="00C70D6E"/>
    <w:rsid w:val="00C72424"/>
    <w:rsid w:val="00C77982"/>
    <w:rsid w:val="00C86360"/>
    <w:rsid w:val="00C923C0"/>
    <w:rsid w:val="00CA0495"/>
    <w:rsid w:val="00CA0A0A"/>
    <w:rsid w:val="00CA0B90"/>
    <w:rsid w:val="00CA2F43"/>
    <w:rsid w:val="00CA42B7"/>
    <w:rsid w:val="00CA49BF"/>
    <w:rsid w:val="00CA5BB0"/>
    <w:rsid w:val="00CB229E"/>
    <w:rsid w:val="00CB3FA1"/>
    <w:rsid w:val="00CB6D72"/>
    <w:rsid w:val="00CC09D7"/>
    <w:rsid w:val="00CC54CB"/>
    <w:rsid w:val="00CD7009"/>
    <w:rsid w:val="00CD7DF4"/>
    <w:rsid w:val="00CE5296"/>
    <w:rsid w:val="00CF214A"/>
    <w:rsid w:val="00CF40AE"/>
    <w:rsid w:val="00CF61B0"/>
    <w:rsid w:val="00D1064F"/>
    <w:rsid w:val="00D10BF7"/>
    <w:rsid w:val="00D12D27"/>
    <w:rsid w:val="00D23146"/>
    <w:rsid w:val="00D334F8"/>
    <w:rsid w:val="00D42881"/>
    <w:rsid w:val="00D42D7C"/>
    <w:rsid w:val="00D436DE"/>
    <w:rsid w:val="00D467C9"/>
    <w:rsid w:val="00D47034"/>
    <w:rsid w:val="00D47DA6"/>
    <w:rsid w:val="00D54573"/>
    <w:rsid w:val="00D54602"/>
    <w:rsid w:val="00D54B20"/>
    <w:rsid w:val="00D55565"/>
    <w:rsid w:val="00D5633E"/>
    <w:rsid w:val="00D62A76"/>
    <w:rsid w:val="00D64A01"/>
    <w:rsid w:val="00D655E3"/>
    <w:rsid w:val="00D70540"/>
    <w:rsid w:val="00D720CD"/>
    <w:rsid w:val="00D7226D"/>
    <w:rsid w:val="00D72521"/>
    <w:rsid w:val="00D81A06"/>
    <w:rsid w:val="00D83BC1"/>
    <w:rsid w:val="00D85AE2"/>
    <w:rsid w:val="00DB3BB5"/>
    <w:rsid w:val="00DB5960"/>
    <w:rsid w:val="00DC0F9A"/>
    <w:rsid w:val="00DC520D"/>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46D46"/>
    <w:rsid w:val="00E50D24"/>
    <w:rsid w:val="00E529B7"/>
    <w:rsid w:val="00E5727A"/>
    <w:rsid w:val="00E57377"/>
    <w:rsid w:val="00E7084B"/>
    <w:rsid w:val="00E721BE"/>
    <w:rsid w:val="00E779FD"/>
    <w:rsid w:val="00E77DDA"/>
    <w:rsid w:val="00E837E3"/>
    <w:rsid w:val="00E95300"/>
    <w:rsid w:val="00E957CF"/>
    <w:rsid w:val="00E95D63"/>
    <w:rsid w:val="00E975A8"/>
    <w:rsid w:val="00EA1B09"/>
    <w:rsid w:val="00EA2A84"/>
    <w:rsid w:val="00EA3F80"/>
    <w:rsid w:val="00EA58ED"/>
    <w:rsid w:val="00EB00CB"/>
    <w:rsid w:val="00EB1ABA"/>
    <w:rsid w:val="00EB7FD9"/>
    <w:rsid w:val="00EC1618"/>
    <w:rsid w:val="00EC3540"/>
    <w:rsid w:val="00EC6EA0"/>
    <w:rsid w:val="00EC7632"/>
    <w:rsid w:val="00ED005A"/>
    <w:rsid w:val="00ED0205"/>
    <w:rsid w:val="00ED2DC6"/>
    <w:rsid w:val="00ED4575"/>
    <w:rsid w:val="00EE2E78"/>
    <w:rsid w:val="00EF254E"/>
    <w:rsid w:val="00EF2C28"/>
    <w:rsid w:val="00EF697E"/>
    <w:rsid w:val="00F06803"/>
    <w:rsid w:val="00F06FE5"/>
    <w:rsid w:val="00F07532"/>
    <w:rsid w:val="00F104D9"/>
    <w:rsid w:val="00F26921"/>
    <w:rsid w:val="00F27C47"/>
    <w:rsid w:val="00F31A95"/>
    <w:rsid w:val="00F34EFA"/>
    <w:rsid w:val="00F353DF"/>
    <w:rsid w:val="00F44DBF"/>
    <w:rsid w:val="00F45600"/>
    <w:rsid w:val="00F47692"/>
    <w:rsid w:val="00F52E26"/>
    <w:rsid w:val="00F57680"/>
    <w:rsid w:val="00F578DC"/>
    <w:rsid w:val="00F62A85"/>
    <w:rsid w:val="00F64451"/>
    <w:rsid w:val="00F65047"/>
    <w:rsid w:val="00F651EC"/>
    <w:rsid w:val="00F700D0"/>
    <w:rsid w:val="00F716AA"/>
    <w:rsid w:val="00F76238"/>
    <w:rsid w:val="00F763CC"/>
    <w:rsid w:val="00F8231B"/>
    <w:rsid w:val="00F90C8A"/>
    <w:rsid w:val="00F95B68"/>
    <w:rsid w:val="00F960EE"/>
    <w:rsid w:val="00F9622F"/>
    <w:rsid w:val="00FA0363"/>
    <w:rsid w:val="00FA3907"/>
    <w:rsid w:val="00FA3935"/>
    <w:rsid w:val="00FA42F7"/>
    <w:rsid w:val="00FA4589"/>
    <w:rsid w:val="00FB4EF9"/>
    <w:rsid w:val="00FB50A9"/>
    <w:rsid w:val="00FB7500"/>
    <w:rsid w:val="00FD16D9"/>
    <w:rsid w:val="00FD181E"/>
    <w:rsid w:val="00FD3104"/>
    <w:rsid w:val="00FD6A5C"/>
    <w:rsid w:val="00FE5E59"/>
    <w:rsid w:val="00FF133E"/>
    <w:rsid w:val="00FF21E7"/>
    <w:rsid w:val="00FF3E16"/>
    <w:rsid w:val="00FF49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4:defaultImageDpi w14:val="32767"/>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B24EC7"/>
    <w:pPr>
      <w:tabs>
        <w:tab w:val="right" w:leader="dot" w:pos="9350"/>
      </w:tabs>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801263444">
      <w:bodyDiv w:val="1"/>
      <w:marLeft w:val="0"/>
      <w:marRight w:val="0"/>
      <w:marTop w:val="0"/>
      <w:marBottom w:val="0"/>
      <w:divBdr>
        <w:top w:val="none" w:sz="0" w:space="0" w:color="auto"/>
        <w:left w:val="none" w:sz="0" w:space="0" w:color="auto"/>
        <w:bottom w:val="none" w:sz="0" w:space="0" w:color="auto"/>
        <w:right w:val="none" w:sz="0" w:space="0" w:color="auto"/>
      </w:divBdr>
    </w:div>
    <w:div w:id="1858619647">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84F6D-9E67-834A-A4A8-C84057C08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098</Words>
  <Characters>625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3</cp:revision>
  <cp:lastPrinted>2022-09-23T20:05:00Z</cp:lastPrinted>
  <dcterms:created xsi:type="dcterms:W3CDTF">2022-09-23T20:56:00Z</dcterms:created>
  <dcterms:modified xsi:type="dcterms:W3CDTF">2022-09-23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3"&gt;&lt;session id="HFQM1685"/&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